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12EFB" w:rsidRPr="0007763B" w:rsidRDefault="00912EFB" w:rsidP="00912EFB">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INTRODUCTION</w:t>
      </w:r>
    </w:p>
    <w:p w:rsidR="00912EFB" w:rsidRPr="00912EFB" w:rsidRDefault="00912EFB" w:rsidP="00912EFB">
      <w:pPr>
        <w:spacing w:before="240" w:after="240" w:line="480" w:lineRule="auto"/>
        <w:rPr>
          <w:rFonts w:ascii="Times New Roman" w:eastAsia="Times New Roman" w:hAnsi="Times New Roman" w:cs="Times New Roman"/>
          <w:sz w:val="24"/>
          <w:szCs w:val="24"/>
        </w:rPr>
      </w:pPr>
      <w:bookmarkStart w:id="0" w:name="_GoBack"/>
      <w:r w:rsidRPr="00912EFB">
        <w:rPr>
          <w:rFonts w:ascii="Times New Roman" w:eastAsia="Times New Roman" w:hAnsi="Times New Roman" w:cs="Times New Roman"/>
          <w:sz w:val="24"/>
          <w:szCs w:val="24"/>
        </w:rPr>
        <w:t xml:space="preserve">The rapid pace of global loss of genetic diversity </w:t>
      </w:r>
      <w:r w:rsidRPr="00912EFB">
        <w:rPr>
          <w:rFonts w:ascii="Times New Roman" w:eastAsia="Times New Roman" w:hAnsi="Times New Roman" w:cs="Times New Roman"/>
          <w:sz w:val="24"/>
          <w:szCs w:val="24"/>
        </w:rPr>
        <w:fldChar w:fldCharType="begin" w:fldLock="1"/>
      </w:r>
      <w:r w:rsidRPr="00912EFB">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mendeley":{"formattedCitation":"(Leigh, Hendry, Vázquez‐Domínguez, &amp; Friesen, 2019)","plainTextFormattedCitation":"(Leigh, Hendry, Vázquez‐Domínguez, &amp; Friesen, 2019)","previouslyFormattedCitation":"(Leigh, Hendry, Vázquez‐Domínguez, &amp; Friesen, 2019)"},"properties":{"noteIndex":0},"schema":"https://github.com/citation-style-language/schema/raw/master/csl-citation.json"}</w:instrText>
      </w:r>
      <w:r w:rsidRPr="00912EFB">
        <w:rPr>
          <w:rFonts w:ascii="Times New Roman" w:eastAsia="Times New Roman" w:hAnsi="Times New Roman" w:cs="Times New Roman"/>
          <w:sz w:val="24"/>
          <w:szCs w:val="24"/>
        </w:rPr>
        <w:fldChar w:fldCharType="separate"/>
      </w:r>
      <w:r w:rsidRPr="00912EFB">
        <w:rPr>
          <w:rFonts w:ascii="Times New Roman" w:eastAsia="Times New Roman" w:hAnsi="Times New Roman" w:cs="Times New Roman"/>
          <w:noProof/>
          <w:sz w:val="24"/>
          <w:szCs w:val="24"/>
        </w:rPr>
        <w:t>(Leigh, Hendry, Vázquez‐Domínguez, &amp; Friesen, 2019)</w:t>
      </w:r>
      <w:r w:rsidRPr="00912EFB">
        <w:rPr>
          <w:rFonts w:ascii="Times New Roman" w:eastAsia="Times New Roman" w:hAnsi="Times New Roman" w:cs="Times New Roman"/>
          <w:sz w:val="24"/>
          <w:szCs w:val="24"/>
        </w:rPr>
        <w:fldChar w:fldCharType="end"/>
      </w:r>
      <w:r w:rsidRPr="00912EFB">
        <w:rPr>
          <w:rFonts w:ascii="Times New Roman" w:eastAsia="Times New Roman" w:hAnsi="Times New Roman" w:cs="Times New Roman"/>
          <w:sz w:val="24"/>
          <w:szCs w:val="24"/>
        </w:rPr>
        <w:t xml:space="preserve">, is making it increasingly important to move beyond, single sampling/time, snapshot research </w:t>
      </w:r>
      <w:r w:rsidRPr="00912EFB">
        <w:rPr>
          <w:rFonts w:ascii="Times New Roman" w:eastAsia="Times New Roman" w:hAnsi="Times New Roman" w:cs="Times New Roman"/>
          <w:sz w:val="24"/>
          <w:szCs w:val="24"/>
        </w:rPr>
        <w:fldChar w:fldCharType="begin" w:fldLock="1"/>
      </w:r>
      <w:r w:rsidRPr="00912EFB">
        <w:rPr>
          <w:rFonts w:ascii="Times New Roman" w:eastAsia="Times New Roman" w:hAnsi="Times New Roman" w:cs="Times New Roman"/>
          <w:sz w:val="24"/>
          <w:szCs w:val="24"/>
        </w:rPr>
        <w:instrText>ADDIN CSL_CITATION {"citationItems":[{"id":"ITEM-1","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1","issue":"8","issued":{"date-parts":[["2018"]]},"page":"1219-1230","title":"Beyond the snapshot: Landscape genetic analysis of time series data reveal responses of American black bears to landscape change","type":"article-journal","volume":"11"},"uris":["http://www.mendeley.com/documents/?uuid=40922df3-d52b-44b8-b962-974459281831"]}],"mendeley":{"formattedCitation":"(Draheim, Moore, Fortin, &amp; Scribner, 2018)","plainTextFormattedCitation":"(Draheim, Moore, Fortin, &amp; Scribner, 2018)","previouslyFormattedCitation":"(Draheim, Moore, Fortin, &amp; Scribner, 2018)"},"properties":{"noteIndex":0},"schema":"https://github.com/citation-style-language/schema/raw/master/csl-citation.json"}</w:instrText>
      </w:r>
      <w:r w:rsidRPr="00912EFB">
        <w:rPr>
          <w:rFonts w:ascii="Times New Roman" w:eastAsia="Times New Roman" w:hAnsi="Times New Roman" w:cs="Times New Roman"/>
          <w:sz w:val="24"/>
          <w:szCs w:val="24"/>
        </w:rPr>
        <w:fldChar w:fldCharType="separate"/>
      </w:r>
      <w:r w:rsidRPr="00912EFB">
        <w:rPr>
          <w:rFonts w:ascii="Times New Roman" w:eastAsia="Times New Roman" w:hAnsi="Times New Roman" w:cs="Times New Roman"/>
          <w:noProof/>
          <w:sz w:val="24"/>
          <w:szCs w:val="24"/>
        </w:rPr>
        <w:t>(Draheim, Moore, Fortin, &amp; Scribner, 2018)</w:t>
      </w:r>
      <w:r w:rsidRPr="00912EFB">
        <w:rPr>
          <w:rFonts w:ascii="Times New Roman" w:eastAsia="Times New Roman" w:hAnsi="Times New Roman" w:cs="Times New Roman"/>
          <w:sz w:val="24"/>
          <w:szCs w:val="24"/>
        </w:rPr>
        <w:fldChar w:fldCharType="end"/>
      </w:r>
      <w:r w:rsidRPr="00912EFB">
        <w:rPr>
          <w:rFonts w:ascii="Times New Roman" w:eastAsia="Times New Roman" w:hAnsi="Times New Roman" w:cs="Times New Roman"/>
          <w:sz w:val="24"/>
          <w:szCs w:val="24"/>
        </w:rPr>
        <w:t>. Spatial and temporal genetic variation can tell us a great deal about</w:t>
      </w:r>
      <w:r w:rsidRPr="00912EFB">
        <w:rPr>
          <w:rFonts w:ascii="Times New Roman" w:hAnsi="Times New Roman" w:cs="Times New Roman"/>
          <w:sz w:val="24"/>
          <w:szCs w:val="24"/>
        </w:rPr>
        <w:t xml:space="preserve"> demography and population connectivity </w:t>
      </w:r>
      <w:r w:rsidRPr="00912EFB">
        <w:rPr>
          <w:rFonts w:ascii="Times New Roman" w:hAnsi="Times New Roman" w:cs="Times New Roman"/>
          <w:sz w:val="24"/>
          <w:szCs w:val="24"/>
        </w:rPr>
        <w:fldChar w:fldCharType="begin" w:fldLock="1"/>
      </w:r>
      <w:r w:rsidRPr="00912EFB">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 Whitlock &amp; McCauley, 1999)"},"properties":{"noteIndex":0},"schema":"https://github.com/citation-style-language/schema/raw/master/csl-citation.json"}</w:instrText>
      </w:r>
      <w:r w:rsidRPr="00912EFB">
        <w:rPr>
          <w:rFonts w:ascii="Times New Roman" w:hAnsi="Times New Roman" w:cs="Times New Roman"/>
          <w:sz w:val="24"/>
          <w:szCs w:val="24"/>
        </w:rPr>
        <w:fldChar w:fldCharType="separate"/>
      </w:r>
      <w:r w:rsidRPr="00912EFB">
        <w:rPr>
          <w:rFonts w:ascii="Times New Roman" w:hAnsi="Times New Roman" w:cs="Times New Roman"/>
          <w:noProof/>
          <w:sz w:val="24"/>
          <w:szCs w:val="24"/>
        </w:rPr>
        <w:t>(Bradburd &amp; Ralph, 2019; Lowe &amp; Allendorf, 2010)</w:t>
      </w:r>
      <w:r w:rsidRPr="00912EFB">
        <w:rPr>
          <w:rFonts w:ascii="Times New Roman" w:hAnsi="Times New Roman" w:cs="Times New Roman"/>
          <w:sz w:val="24"/>
          <w:szCs w:val="24"/>
        </w:rPr>
        <w:fldChar w:fldCharType="end"/>
      </w:r>
      <w:r w:rsidRPr="00912EFB">
        <w:rPr>
          <w:rFonts w:ascii="Times New Roman" w:hAnsi="Times New Roman" w:cs="Times New Roman"/>
          <w:sz w:val="24"/>
          <w:szCs w:val="24"/>
        </w:rPr>
        <w:t>.</w:t>
      </w:r>
      <w:r w:rsidRPr="00912EFB">
        <w:rPr>
          <w:rFonts w:ascii="Times New Roman" w:eastAsia="Times New Roman" w:hAnsi="Times New Roman" w:cs="Times New Roman"/>
          <w:sz w:val="24"/>
          <w:szCs w:val="24"/>
        </w:rPr>
        <w:t xml:space="preserve"> Indeed, population genetics have proven to be essential to translating observed genetic variation into meaningful inferences regarding connectivity and demography that are necessary for conservation efforts.</w:t>
      </w:r>
      <w:r w:rsidRPr="00912EFB" w:rsidDel="002050D0">
        <w:rPr>
          <w:rFonts w:ascii="Times New Roman" w:eastAsia="Times New Roman" w:hAnsi="Times New Roman" w:cs="Times New Roman"/>
          <w:sz w:val="24"/>
          <w:szCs w:val="24"/>
        </w:rPr>
        <w:t xml:space="preserve"> </w:t>
      </w:r>
      <w:r w:rsidRPr="00912EFB">
        <w:rPr>
          <w:rFonts w:ascii="Times New Roman" w:eastAsia="Times New Roman" w:hAnsi="Times New Roman" w:cs="Times New Roman"/>
          <w:sz w:val="24"/>
          <w:szCs w:val="24"/>
        </w:rPr>
        <w:fldChar w:fldCharType="begin" w:fldLock="1"/>
      </w:r>
      <w:r w:rsidRPr="00912EFB">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Pr="00912EFB">
        <w:rPr>
          <w:rFonts w:ascii="Times New Roman" w:eastAsia="Times New Roman" w:hAnsi="Times New Roman" w:cs="Times New Roman"/>
          <w:sz w:val="24"/>
          <w:szCs w:val="24"/>
        </w:rPr>
        <w:fldChar w:fldCharType="separate"/>
      </w:r>
      <w:r w:rsidRPr="00912EFB">
        <w:rPr>
          <w:rFonts w:ascii="Times New Roman" w:eastAsia="Times New Roman" w:hAnsi="Times New Roman" w:cs="Times New Roman"/>
          <w:noProof/>
          <w:sz w:val="24"/>
          <w:szCs w:val="24"/>
        </w:rPr>
        <w:t>(Allendorf, Hohenlohe, &amp; Luikart, 2010; Harrisson, Pavlova, Telonis-Scott, &amp; Sunnucks, 2014; Segelbacher et al., 2010)</w:t>
      </w:r>
      <w:r w:rsidRPr="00912EFB">
        <w:rPr>
          <w:rFonts w:ascii="Times New Roman" w:eastAsia="Times New Roman" w:hAnsi="Times New Roman" w:cs="Times New Roman"/>
          <w:sz w:val="24"/>
          <w:szCs w:val="24"/>
        </w:rPr>
        <w:fldChar w:fldCharType="end"/>
      </w:r>
      <w:r w:rsidRPr="00912EFB">
        <w:rPr>
          <w:rFonts w:ascii="Times New Roman" w:eastAsia="Times New Roman" w:hAnsi="Times New Roman" w:cs="Times New Roman"/>
          <w:sz w:val="24"/>
          <w:szCs w:val="24"/>
        </w:rPr>
        <w:t xml:space="preserve">. In particular, landscape genetics provides information about the interaction between micro-evolutionary processes and landscape features </w:t>
      </w:r>
      <w:r w:rsidRPr="00912EFB">
        <w:rPr>
          <w:rFonts w:ascii="Times New Roman" w:eastAsia="Times New Roman" w:hAnsi="Times New Roman" w:cs="Times New Roman"/>
          <w:sz w:val="24"/>
          <w:szCs w:val="24"/>
        </w:rPr>
        <w:fldChar w:fldCharType="begin" w:fldLock="1"/>
      </w:r>
      <w:r w:rsidRPr="00912EFB">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abstract":"Despite the substantial interest in landscape genetics from the scientific community, learning about the concepts and methods underlying the field remains very challenging. The reason for this is the highly interdisciplinary nature of the field, which combines population genetics, landscape ecology, and spatial statistics. These fields have traditionally been treated separately in classes and textbooks, and very few scientists have received the interdisciplinary training necessary to efficiently teach or apply the diversity of techniques encompassed by landscape genetics. To address the current knowledge gap, this book provides the first in depth treatment of landscape genetics in a single volume. Specifically, this book delivers fundamental concepts and methods underlying the field, covering particularly important analytical methods in detail, and presenting empirical and theoretical applications of landscape genetics for a variety of environments and species. Consistent with the interdisciplinary nature of landscape genetics, the book combines an introductory, textbook like section with additional sections on advanced topics and applications that are more typical of edited volumes. The chapter topics and the expertise of the authors and the editorial team make the book a standard reference for anyone interested in landscape genetics. The book includes contributions from many of the leading researchers in landscape genetics. The group of scientists we have assembled has worked on several collaborative projects over the last years, including a large number of peer reviewed papers, several landscape genetics workshops at international conferences, and a distributed graduate seminar on landscape genetics. Based on the experiences gained during these collaborative teaching and research activities, the book includes chapters that synthesize fundamental concepts and methods underlying landscape genetics (Part 1), chapters on advanced topics that deserve a more in depth treatment (Part 2), and chapters illustrating the use of concepts and methods in empirical applications (Part 3). This structure ensures a high usefulness of the book for beginning landscape geneticists and experienced researchers alike, so that it has a broad target audience. At least one of the four co editors is involved in almost every chapter of the book, thereby ensuring a high consistency and coherency among chapters.","author":[{"dropping-particle":"","family":"Balkenhol","given":"Niko","non-dropping-particle":"","parse-names":false,"suffix":""},{"dropping-particle":"","family":"Cushman","given":"Samuel","non-dropping-particle":"","parse-names":false,"suffix":""},{"dropping-particle":"","family":"Storfer","given":"Andrew","non-dropping-particle":"","parse-names":false,"suffix":""},{"dropping-particle":"","family":"Waits","given":"Lisette","non-dropping-particle":"","parse-names":false,"suffix":""}],"id":"ITEM-3","issued":{"date-parts":[["2015"]]},"publisher":"Wiley-Blackwell","title":"Landscape Genetics: Concepts, Methods, Applications","type":"book"},"uris":["http://www.mendeley.com/documents/?uuid=2f65a2ff-2354-4c2a-afdc-54399407d82f"]},{"id":"ITEM-4","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4","issue":"2","issued":{"date-parts":[["2013","7","28"]]},"page":"253-261","title":"A conceptual framework for the spatial analysis of landscape genetic data","type":"article-journal","volume":"14"},"uris":["http://www.mendeley.com/documents/?uuid=17c3354d-b8cf-4f88-9484-a72ad721ebe2"]}],"mendeley":{"formattedCitation":"(Balkenhol, Cushman, Storfer, &amp; Waits, 2015; Manel &amp; Holderegger, 2013; Manel, Schwartz, Luikart, &amp; Taberlet, 2003; Wagner &amp; Fortin, 2013)","plainTextFormattedCitation":"(Balkenhol, Cushman, Storfer, &amp; Waits, 2015; Manel &amp; Holderegger, 2013; Manel, Schwartz, Luikart, &amp; Taberlet, 2003; Wagner &amp; Fortin, 2013)","previouslyFormattedCitation":"(Balkenhol, Cushman, Storfer, &amp; Waits, 2015; Manel &amp; Holderegger, 2013; Manel, Schwartz, Luikart, &amp; Taberlet, 2003; Wagner &amp; Fortin, 2013)"},"properties":{"noteIndex":0},"schema":"https://github.com/citation-style-language/schema/raw/master/csl-citation.json"}</w:instrText>
      </w:r>
      <w:r w:rsidRPr="00912EFB">
        <w:rPr>
          <w:rFonts w:ascii="Times New Roman" w:eastAsia="Times New Roman" w:hAnsi="Times New Roman" w:cs="Times New Roman"/>
          <w:sz w:val="24"/>
          <w:szCs w:val="24"/>
        </w:rPr>
        <w:fldChar w:fldCharType="separate"/>
      </w:r>
      <w:r w:rsidRPr="00912EFB">
        <w:rPr>
          <w:rFonts w:ascii="Times New Roman" w:eastAsia="Times New Roman" w:hAnsi="Times New Roman" w:cs="Times New Roman"/>
          <w:noProof/>
          <w:sz w:val="24"/>
          <w:szCs w:val="24"/>
        </w:rPr>
        <w:t>(Balkenhol, Cushman, Storfer, &amp; Waits, 2015; Manel &amp; Holderegger, 2013; Manel, Schwartz, Luikart, &amp; Taberlet, 2003; Wagner &amp; Fortin, 2013)</w:t>
      </w:r>
      <w:r w:rsidRPr="00912EFB">
        <w:rPr>
          <w:rFonts w:ascii="Times New Roman" w:eastAsia="Times New Roman" w:hAnsi="Times New Roman" w:cs="Times New Roman"/>
          <w:sz w:val="24"/>
          <w:szCs w:val="24"/>
        </w:rPr>
        <w:fldChar w:fldCharType="end"/>
      </w:r>
      <w:r w:rsidRPr="00912EFB">
        <w:rPr>
          <w:rFonts w:ascii="Times New Roman" w:eastAsia="Times New Roman" w:hAnsi="Times New Roman" w:cs="Times New Roman"/>
          <w:sz w:val="24"/>
          <w:szCs w:val="24"/>
        </w:rPr>
        <w:t xml:space="preserve">. The field of landscape genetics has thus made enormous contributions to our understanding of how spatial heterogeneity influences population genetic processes. However, many situations such as outbreaks, invasions and species declines require researchers and managers to also look through a temporal lens. </w:t>
      </w:r>
    </w:p>
    <w:p w:rsidR="00912EFB" w:rsidRPr="00912EFB" w:rsidRDefault="00912EFB" w:rsidP="00912EFB">
      <w:pPr>
        <w:spacing w:before="240" w:after="240" w:line="480" w:lineRule="auto"/>
        <w:rPr>
          <w:rFonts w:ascii="Times New Roman" w:eastAsia="Times New Roman" w:hAnsi="Times New Roman" w:cs="Times New Roman"/>
          <w:sz w:val="24"/>
          <w:szCs w:val="24"/>
        </w:rPr>
      </w:pPr>
      <w:r w:rsidRPr="00912EFB">
        <w:rPr>
          <w:rFonts w:ascii="Times New Roman" w:eastAsia="Times New Roman" w:hAnsi="Times New Roman" w:cs="Times New Roman"/>
          <w:sz w:val="24"/>
          <w:szCs w:val="24"/>
        </w:rPr>
        <w:t xml:space="preserve">Temporal variation in genetic diversity, and its drivers, are indeed at the crux of many conservation issues because they influence the evolution and persistence of a species through processes such as local adaptation, maladaptation, or divergent natural selection </w:t>
      </w:r>
      <w:r w:rsidRPr="00912EFB">
        <w:rPr>
          <w:rFonts w:ascii="Times New Roman" w:eastAsia="Times New Roman" w:hAnsi="Times New Roman" w:cs="Times New Roman"/>
          <w:sz w:val="24"/>
          <w:szCs w:val="24"/>
        </w:rPr>
        <w:fldChar w:fldCharType="begin" w:fldLock="1"/>
      </w:r>
      <w:r w:rsidRPr="00912EFB">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Pr="00912EFB">
        <w:rPr>
          <w:rFonts w:ascii="Times New Roman" w:eastAsia="Times New Roman" w:hAnsi="Times New Roman" w:cs="Times New Roman"/>
          <w:sz w:val="24"/>
          <w:szCs w:val="24"/>
        </w:rPr>
        <w:fldChar w:fldCharType="separate"/>
      </w:r>
      <w:r w:rsidRPr="00912EFB">
        <w:rPr>
          <w:rFonts w:ascii="Times New Roman" w:eastAsia="Times New Roman" w:hAnsi="Times New Roman" w:cs="Times New Roman"/>
          <w:noProof/>
          <w:sz w:val="24"/>
          <w:szCs w:val="24"/>
        </w:rPr>
        <w:t>(Aeschbacher, Selby, Willis, &amp; Coop, 2016; Bolnick &amp; Nosil, 2007; Kremer et al., 2012)</w:t>
      </w:r>
      <w:r w:rsidRPr="00912EFB">
        <w:rPr>
          <w:rFonts w:ascii="Times New Roman" w:eastAsia="Times New Roman" w:hAnsi="Times New Roman" w:cs="Times New Roman"/>
          <w:sz w:val="24"/>
          <w:szCs w:val="24"/>
        </w:rPr>
        <w:fldChar w:fldCharType="end"/>
      </w:r>
      <w:r w:rsidRPr="00912EFB">
        <w:rPr>
          <w:rFonts w:ascii="Times New Roman" w:eastAsia="Times New Roman" w:hAnsi="Times New Roman" w:cs="Times New Roman"/>
          <w:sz w:val="24"/>
          <w:szCs w:val="24"/>
        </w:rPr>
        <w:t xml:space="preserve">. Comparing genetic data at two different dates, whether or not they were separated by an a priori known event, is a challenge because the genetic diversity of a population is dynamic, as beyond recombination and </w:t>
      </w:r>
      <w:r w:rsidRPr="00912EFB">
        <w:rPr>
          <w:rFonts w:ascii="Times New Roman" w:eastAsia="Times New Roman" w:hAnsi="Times New Roman" w:cs="Times New Roman"/>
          <w:sz w:val="24"/>
          <w:szCs w:val="24"/>
        </w:rPr>
        <w:lastRenderedPageBreak/>
        <w:t xml:space="preserve">mutation constantly introducing new diversity, every demographic change creates genetic drift. Although it is rarely possible to directly observe the effects of landscape and climate change on spatial and temporal genetic variation, we may observe these effects through their population genetic legacies. Genetic legacies may not be detectable as rapidly as the demographic consequences of a landscape change for example but they may carry a signal of its effects for several generations </w:t>
      </w:r>
      <w:r w:rsidRPr="00912EFB">
        <w:rPr>
          <w:rFonts w:ascii="Times New Roman" w:eastAsia="Times New Roman" w:hAnsi="Times New Roman" w:cs="Times New Roman"/>
          <w:sz w:val="24"/>
          <w:szCs w:val="24"/>
        </w:rPr>
        <w:fldChar w:fldCharType="begin" w:fldLock="1"/>
      </w:r>
      <w:r w:rsidRPr="00912EFB">
        <w:rPr>
          <w:rFonts w:ascii="Times New Roman" w:eastAsia="Times New Roman" w:hAnsi="Times New Roman" w:cs="Times New Roman"/>
          <w:sz w:val="24"/>
          <w:szCs w:val="24"/>
        </w:rPr>
        <w:instrText>ADDIN CSL_CITATION {"citationItems":[{"id":"ITEM-1","itemData":{"DOI":"10.1007/s10980-013-9982-x","ISSN":"09212973","abstract":"A scientific symposium on landscape genetics, held at the 2013 IALE Europe Conference in Manchester UK (September 2-8, 2013), highlighted status, challenges and future avenues in the field. Key topics included analytical aspects in landscape genetics, conceptual progress and application of landscape genetics for conservation management. First, analytical aspects referred to statistical relationships between genetic and landscape data. It was suggested that linear mixed models or Bayesian approaches are particularly promising due to more appropriate and powerful ways for analyzing landscape effects on genetic variation. Second, supplementing neutral genetic variation with adaptive genetic variation is very promising. However, research needs to go beyond the identification of genomic regions under selection and provide information on the ecological function of adaptive genetic regions. Conceptually, endogenous processes (e.g., life-history attributes such as dispersal) require consideration as supplementary factors in shaping the genetic variation in addition to landscapes. Also, the temporal dimension in landscapes for both the past and the future should be given increased attention as the genetic responses to landscape change may be non-simultaneous, resulting in time lags. As for applied conservation management, landscape genetics can provide important baseline information such as basic data on species movement in a spatial context, assessments of the spatial need for management efforts, or evaluations of the effectiveness of already existing management measures. © 2014 Springer Science+Business Media Dordrecht.","author":[{"dropping-particle":"","family":"Bolliger","given":"Janine","non-dropping-particle":"","parse-names":false,"suffix":""},{"dropping-particle":"","family":"Lander","given":"Tonya","non-dropping-particle":"","parse-names":false,"suffix":""},{"dropping-particle":"","family":"Balkenhol","given":"Niko","non-dropping-particle":"","parse-names":false,"suffix":""}],"container-title":"Landscape Ecology","id":"ITEM-1","issue":"3","issued":{"date-parts":[["2014"]]},"page":"361-366","title":"Landscape genetics since 2003: Status, challenges and future directions","type":"article-journal","volume":"29"},"uris":["http://www.mendeley.com/documents/?uuid=2d703443-0cb7-40cb-9b98-275684a9b0b9"]},{"id":"ITEM-2","itemData":{"DOI":"10.1111/mec.13454","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 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2","issue":"24","issued":{"date-parts":[["2015"]]},"page":"6021-6040","title":"Landscape genetics in a changing world: Disentangling historical and contemporary influences and inferring change","type":"article-journal","volume":"24"},"uris":["http://www.mendeley.com/documents/?uuid=fdae3fbd-c5ff-48db-85fe-3f921f81a163"]}],"mendeley":{"formattedCitation":"(Bolliger, Lander, &amp; Balkenhol, 2014; Epps &amp; Keyghobadi, 2015)","plainTextFormattedCitation":"(Bolliger, Lander, &amp; Balkenhol, 2014; Epps &amp; Keyghobadi, 2015)","previouslyFormattedCitation":"(Bolliger, Lander, &amp; Balkenhol, 2014; Epps &amp; Keyghobadi, 2015)"},"properties":{"noteIndex":0},"schema":"https://github.com/citation-style-language/schema/raw/master/csl-citation.json"}</w:instrText>
      </w:r>
      <w:r w:rsidRPr="00912EFB">
        <w:rPr>
          <w:rFonts w:ascii="Times New Roman" w:eastAsia="Times New Roman" w:hAnsi="Times New Roman" w:cs="Times New Roman"/>
          <w:sz w:val="24"/>
          <w:szCs w:val="24"/>
        </w:rPr>
        <w:fldChar w:fldCharType="separate"/>
      </w:r>
      <w:r w:rsidRPr="00912EFB">
        <w:rPr>
          <w:rFonts w:ascii="Times New Roman" w:eastAsia="Times New Roman" w:hAnsi="Times New Roman" w:cs="Times New Roman"/>
          <w:noProof/>
          <w:sz w:val="24"/>
          <w:szCs w:val="24"/>
        </w:rPr>
        <w:t>(Bolliger, Lander, &amp; Balkenhol, 2014; Epps &amp; Keyghobadi, 2015)</w:t>
      </w:r>
      <w:r w:rsidRPr="00912EFB">
        <w:rPr>
          <w:rFonts w:ascii="Times New Roman" w:eastAsia="Times New Roman" w:hAnsi="Times New Roman" w:cs="Times New Roman"/>
          <w:sz w:val="24"/>
          <w:szCs w:val="24"/>
        </w:rPr>
        <w:fldChar w:fldCharType="end"/>
      </w:r>
      <w:r w:rsidRPr="00912EFB">
        <w:rPr>
          <w:rFonts w:ascii="Times New Roman" w:eastAsia="Times New Roman" w:hAnsi="Times New Roman" w:cs="Times New Roman"/>
          <w:sz w:val="24"/>
          <w:szCs w:val="24"/>
        </w:rPr>
        <w:t xml:space="preserve">. Researchers commonly use </w:t>
      </w:r>
      <w:proofErr w:type="spellStart"/>
      <w:r w:rsidRPr="00912EFB">
        <w:rPr>
          <w:rFonts w:ascii="Times New Roman" w:eastAsia="Times New Roman" w:hAnsi="Times New Roman" w:cs="Times New Roman"/>
          <w:sz w:val="24"/>
          <w:szCs w:val="24"/>
        </w:rPr>
        <w:t>spatio</w:t>
      </w:r>
      <w:proofErr w:type="spellEnd"/>
      <w:r w:rsidRPr="00912EFB">
        <w:rPr>
          <w:rFonts w:ascii="Times New Roman" w:eastAsia="Times New Roman" w:hAnsi="Times New Roman" w:cs="Times New Roman"/>
          <w:sz w:val="24"/>
          <w:szCs w:val="24"/>
        </w:rPr>
        <w:t xml:space="preserve">-temporal population genetic legacies to study isolation-by-distance </w:t>
      </w:r>
      <w:r w:rsidRPr="00912EFB">
        <w:rPr>
          <w:rFonts w:ascii="Times New Roman" w:eastAsia="Times New Roman" w:hAnsi="Times New Roman" w:cs="Times New Roman"/>
          <w:sz w:val="24"/>
          <w:szCs w:val="24"/>
        </w:rPr>
        <w:fldChar w:fldCharType="begin" w:fldLock="1"/>
      </w:r>
      <w:r w:rsidRPr="00912EFB">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Pr="00912EFB">
        <w:rPr>
          <w:rFonts w:ascii="Times New Roman" w:eastAsia="Times New Roman" w:hAnsi="Times New Roman" w:cs="Times New Roman"/>
          <w:sz w:val="24"/>
          <w:szCs w:val="24"/>
        </w:rPr>
        <w:fldChar w:fldCharType="separate"/>
      </w:r>
      <w:r w:rsidRPr="00912EFB">
        <w:rPr>
          <w:rFonts w:ascii="Times New Roman" w:eastAsia="Times New Roman" w:hAnsi="Times New Roman" w:cs="Times New Roman"/>
          <w:noProof/>
          <w:sz w:val="24"/>
          <w:szCs w:val="24"/>
        </w:rPr>
        <w:t>(Rousset, 1997; Wright, 1943)</w:t>
      </w:r>
      <w:r w:rsidRPr="00912EFB">
        <w:rPr>
          <w:rFonts w:ascii="Times New Roman" w:eastAsia="Times New Roman" w:hAnsi="Times New Roman" w:cs="Times New Roman"/>
          <w:sz w:val="24"/>
          <w:szCs w:val="24"/>
        </w:rPr>
        <w:fldChar w:fldCharType="end"/>
      </w:r>
      <w:r w:rsidRPr="00912EFB">
        <w:rPr>
          <w:rFonts w:ascii="Times New Roman" w:eastAsia="Times New Roman" w:hAnsi="Times New Roman" w:cs="Times New Roman"/>
          <w:sz w:val="24"/>
          <w:szCs w:val="24"/>
        </w:rPr>
        <w:t xml:space="preserve">, population bottlenecks </w:t>
      </w:r>
      <w:r w:rsidRPr="00912EFB">
        <w:rPr>
          <w:rFonts w:ascii="Times New Roman" w:eastAsia="Times New Roman" w:hAnsi="Times New Roman" w:cs="Times New Roman"/>
          <w:sz w:val="24"/>
          <w:szCs w:val="24"/>
        </w:rPr>
        <w:fldChar w:fldCharType="begin" w:fldLock="1"/>
      </w:r>
      <w:r w:rsidRPr="00912EFB">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POPULATION GENETICS. 11. NUMBER O F ALLELES IN A SMALL POPULATION T H A T WAS FORMED BY A RECENT BOTTLENECK HE fate of genes in a population that experiences a sudden reduction in","type":"article-journal","volume":"111"},"uris":["http://www.mendeley.com/documents/?uuid=2a7e5d42-62cd-445f-a04b-06b8dc66b745"]},{"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Pr="00912EFB">
        <w:rPr>
          <w:rFonts w:ascii="Times New Roman" w:eastAsia="Times New Roman" w:hAnsi="Times New Roman" w:cs="Times New Roman"/>
          <w:sz w:val="24"/>
          <w:szCs w:val="24"/>
        </w:rPr>
        <w:fldChar w:fldCharType="separate"/>
      </w:r>
      <w:r w:rsidRPr="00912EFB">
        <w:rPr>
          <w:rFonts w:ascii="Times New Roman" w:eastAsia="Times New Roman" w:hAnsi="Times New Roman" w:cs="Times New Roman"/>
          <w:noProof/>
          <w:sz w:val="24"/>
          <w:szCs w:val="24"/>
        </w:rPr>
        <w:t>(Gattepaille, Jakobsson, &amp; Blum, 2013; Maruyama &amp; Fuerstt, 1985)</w:t>
      </w:r>
      <w:r w:rsidRPr="00912EFB">
        <w:rPr>
          <w:rFonts w:ascii="Times New Roman" w:eastAsia="Times New Roman" w:hAnsi="Times New Roman" w:cs="Times New Roman"/>
          <w:sz w:val="24"/>
          <w:szCs w:val="24"/>
        </w:rPr>
        <w:fldChar w:fldCharType="end"/>
      </w:r>
      <w:r w:rsidRPr="00912EFB">
        <w:rPr>
          <w:rFonts w:ascii="Times New Roman" w:eastAsia="Times New Roman" w:hAnsi="Times New Roman" w:cs="Times New Roman"/>
          <w:sz w:val="24"/>
          <w:szCs w:val="24"/>
        </w:rPr>
        <w:t xml:space="preserve">, migration between isolated populations </w:t>
      </w:r>
      <w:r w:rsidRPr="00912EFB">
        <w:rPr>
          <w:rFonts w:ascii="Times New Roman" w:eastAsia="Times New Roman" w:hAnsi="Times New Roman" w:cs="Times New Roman"/>
          <w:sz w:val="24"/>
          <w:szCs w:val="24"/>
        </w:rPr>
        <w:fldChar w:fldCharType="begin" w:fldLock="1"/>
      </w:r>
      <w:r w:rsidRPr="00912EFB">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Pr="00912EFB">
        <w:rPr>
          <w:rFonts w:ascii="Times New Roman" w:eastAsia="Times New Roman" w:hAnsi="Times New Roman" w:cs="Times New Roman"/>
          <w:sz w:val="24"/>
          <w:szCs w:val="24"/>
        </w:rPr>
        <w:fldChar w:fldCharType="separate"/>
      </w:r>
      <w:r w:rsidRPr="00912EFB">
        <w:rPr>
          <w:rFonts w:ascii="Times New Roman" w:eastAsia="Times New Roman" w:hAnsi="Times New Roman" w:cs="Times New Roman"/>
          <w:noProof/>
          <w:sz w:val="24"/>
          <w:szCs w:val="24"/>
        </w:rPr>
        <w:t>(Bezemer, Krauss, Roberts, &amp; Hopper, 2019; Buschbom, Yanbaev, &amp; Degen, 2011)</w:t>
      </w:r>
      <w:r w:rsidRPr="00912EFB">
        <w:rPr>
          <w:rFonts w:ascii="Times New Roman" w:eastAsia="Times New Roman" w:hAnsi="Times New Roman" w:cs="Times New Roman"/>
          <w:sz w:val="24"/>
          <w:szCs w:val="24"/>
        </w:rPr>
        <w:fldChar w:fldCharType="end"/>
      </w:r>
      <w:r w:rsidRPr="00912EFB">
        <w:rPr>
          <w:rFonts w:ascii="Times New Roman" w:eastAsia="Times New Roman" w:hAnsi="Times New Roman" w:cs="Times New Roman"/>
          <w:sz w:val="24"/>
          <w:szCs w:val="24"/>
        </w:rPr>
        <w:t xml:space="preserve">, and outbreak expansions </w:t>
      </w:r>
      <w:r w:rsidRPr="00912EFB">
        <w:rPr>
          <w:rFonts w:ascii="Times New Roman" w:eastAsia="Times New Roman" w:hAnsi="Times New Roman" w:cs="Times New Roman"/>
          <w:sz w:val="24"/>
          <w:szCs w:val="24"/>
        </w:rPr>
        <w:fldChar w:fldCharType="begin" w:fldLock="1"/>
      </w:r>
      <w:r w:rsidRPr="00912EFB">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Janes, &amp; James, 2019)","plainTextFormattedCitation":"(Larroque et al., 2019; Wittische, Janes, &amp; James, 2019)","previouslyFormattedCitation":"(Larroque et al., 2019; Wittische, Janes, &amp; James, 2019)"},"properties":{"noteIndex":0},"schema":"https://github.com/citation-style-language/schema/raw/master/csl-citation.json"}</w:instrText>
      </w:r>
      <w:r w:rsidRPr="00912EFB">
        <w:rPr>
          <w:rFonts w:ascii="Times New Roman" w:eastAsia="Times New Roman" w:hAnsi="Times New Roman" w:cs="Times New Roman"/>
          <w:sz w:val="24"/>
          <w:szCs w:val="24"/>
        </w:rPr>
        <w:fldChar w:fldCharType="separate"/>
      </w:r>
      <w:r w:rsidRPr="00912EFB">
        <w:rPr>
          <w:rFonts w:ascii="Times New Roman" w:eastAsia="Times New Roman" w:hAnsi="Times New Roman" w:cs="Times New Roman"/>
          <w:noProof/>
          <w:sz w:val="24"/>
          <w:szCs w:val="24"/>
        </w:rPr>
        <w:t>(Larroque et al., 2019; Wittische, Janes, &amp; James, 2019)</w:t>
      </w:r>
      <w:r w:rsidRPr="00912EFB">
        <w:rPr>
          <w:rFonts w:ascii="Times New Roman" w:eastAsia="Times New Roman" w:hAnsi="Times New Roman" w:cs="Times New Roman"/>
          <w:sz w:val="24"/>
          <w:szCs w:val="24"/>
        </w:rPr>
        <w:fldChar w:fldCharType="end"/>
      </w:r>
      <w:r w:rsidRPr="00912EFB">
        <w:rPr>
          <w:rFonts w:ascii="Times New Roman" w:eastAsia="Times New Roman" w:hAnsi="Times New Roman" w:cs="Times New Roman"/>
          <w:sz w:val="24"/>
          <w:szCs w:val="24"/>
        </w:rPr>
        <w:t xml:space="preserve">. Identifying meaningful and statistically significant relationships between temporal landscape-change and the spatial apportionment of genetic variation can give us important insights about the eco-evolutionary dynamics of a species, and be used to inform conservation strategies </w:t>
      </w:r>
      <w:r w:rsidRPr="00912EFB">
        <w:rPr>
          <w:rFonts w:ascii="Times New Roman" w:eastAsia="Times New Roman" w:hAnsi="Times New Roman" w:cs="Times New Roman"/>
          <w:sz w:val="24"/>
          <w:szCs w:val="24"/>
        </w:rPr>
        <w:fldChar w:fldCharType="begin" w:fldLock="1"/>
      </w:r>
      <w:r w:rsidRPr="00912EFB">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Pr="00912EFB">
        <w:rPr>
          <w:rFonts w:ascii="Times New Roman" w:eastAsia="Times New Roman" w:hAnsi="Times New Roman" w:cs="Times New Roman"/>
          <w:sz w:val="24"/>
          <w:szCs w:val="24"/>
        </w:rPr>
        <w:fldChar w:fldCharType="separate"/>
      </w:r>
      <w:r w:rsidRPr="00912EFB">
        <w:rPr>
          <w:rFonts w:ascii="Times New Roman" w:eastAsia="Times New Roman" w:hAnsi="Times New Roman" w:cs="Times New Roman"/>
          <w:noProof/>
          <w:sz w:val="24"/>
          <w:szCs w:val="24"/>
        </w:rPr>
        <w:t>(e.g. Landguth, Holden, Mahalovich, &amp; Cushman, 2017)</w:t>
      </w:r>
      <w:r w:rsidRPr="00912EFB">
        <w:rPr>
          <w:rFonts w:ascii="Times New Roman" w:eastAsia="Times New Roman" w:hAnsi="Times New Roman" w:cs="Times New Roman"/>
          <w:sz w:val="24"/>
          <w:szCs w:val="24"/>
        </w:rPr>
        <w:fldChar w:fldCharType="end"/>
      </w:r>
      <w:r w:rsidRPr="00912EFB">
        <w:rPr>
          <w:rFonts w:ascii="Times New Roman" w:eastAsia="Times New Roman" w:hAnsi="Times New Roman" w:cs="Times New Roman"/>
          <w:sz w:val="24"/>
          <w:szCs w:val="24"/>
        </w:rPr>
        <w:t>.</w:t>
      </w:r>
    </w:p>
    <w:p w:rsidR="00912EFB" w:rsidRPr="00912EFB" w:rsidRDefault="00912EFB" w:rsidP="00912EFB">
      <w:pPr>
        <w:spacing w:before="240" w:after="240" w:line="480" w:lineRule="auto"/>
        <w:rPr>
          <w:rFonts w:ascii="Times New Roman" w:eastAsia="Times New Roman" w:hAnsi="Times New Roman" w:cs="Times New Roman"/>
          <w:sz w:val="24"/>
          <w:szCs w:val="24"/>
        </w:rPr>
      </w:pPr>
      <w:proofErr w:type="spellStart"/>
      <w:r w:rsidRPr="00912EFB">
        <w:rPr>
          <w:rFonts w:ascii="Times New Roman" w:eastAsia="Times New Roman" w:hAnsi="Times New Roman" w:cs="Times New Roman"/>
          <w:sz w:val="24"/>
          <w:szCs w:val="24"/>
        </w:rPr>
        <w:t>Spatio</w:t>
      </w:r>
      <w:proofErr w:type="spellEnd"/>
      <w:r w:rsidRPr="00912EFB">
        <w:rPr>
          <w:rFonts w:ascii="Times New Roman" w:eastAsia="Times New Roman" w:hAnsi="Times New Roman" w:cs="Times New Roman"/>
          <w:sz w:val="24"/>
          <w:szCs w:val="24"/>
        </w:rPr>
        <w:t>-temporal population genetics m</w:t>
      </w:r>
      <w:r w:rsidRPr="00912EFB">
        <w:rPr>
          <w:rFonts w:ascii="Times New Roman" w:hAnsi="Times New Roman" w:cs="Times New Roman"/>
          <w:sz w:val="24"/>
          <w:szCs w:val="24"/>
        </w:rPr>
        <w:t xml:space="preserve">ethods to detect significant past demographic events exist  </w:t>
      </w:r>
      <w:r w:rsidRPr="00912EFB">
        <w:rPr>
          <w:rFonts w:ascii="Times New Roman" w:hAnsi="Times New Roman" w:cs="Times New Roman"/>
          <w:sz w:val="24"/>
          <w:szCs w:val="24"/>
        </w:rPr>
        <w:fldChar w:fldCharType="begin" w:fldLock="1"/>
      </w:r>
      <w:r w:rsidRPr="00912EFB">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534/genetics.113.152462","ISBN":"1943-2631","ISSN":"00166731","PMID":"23821598","abstract":"Comparing allele frequencies among populations that differ in environment has long been a tool for detecting loci involved in local adaptation. However, such analyses are complicated by an imperfect knowledge of population allele frequencies and neutral correlations of allele frequencies among populations due to shared population history and gene flow. Here we develop a set of methods to robustly test for unusual allele frequency patterns, and correlations between environmental variables and allele frequencies while accounting for these complications based on a Bayesian model previously implemented in the software Bayenv. Using this model, we calculate a set of `standardized allele frequencies' that allows investigators to apply tests of their choice to multiple populations, while accounting for sampling and covariance due to population history. We illustrate this first by showing that these standardized frequencies can be used to calculate powerful tests to detect non-parametric correlations with environmental variables, which are also less prone to spurious results due to outlier populations. We then demonstrate how these standardized allele frequencies can be used to construct a test to detect SNPs that deviate strongly from neutral population structure. This test is conceptually related to FST but should be more powerful as we account for population history. We also extend the model to next-generation sequencing of population pools, which is a cost-efficient way to estimate population allele frequencies, but it implies an additional level of sampling noise. The utility of these methods is demonstrated in simulations and by re-analyzing human SNP data from the HGDP populations. An implementation of our method will be available from http://gcbias.org.","author":[{"dropping-particle":"","family":"Günther","given":"Torsten","non-dropping-particle":"","parse-names":false,"suffix":""},{"dropping-particle":"","family":"Coop","given":"Graham","non-dropping-particle":"","parse-names":false,"suffix":""}],"container-title":"Genetics","id":"ITEM-3","issue":"1","issued":{"date-parts":[["2013"]]},"page":"205-220","title":"Robust identification of local adaptation from allele frequencies","type":"article-journal","volume":"195"},"uris":["http://www.mendeley.com/documents/?uuid=1668280d-bfbb-4246-871e-34a8d138cb6b"]}],"mendeley":{"formattedCitation":"(Excoffier, Dupanloup, Huerta-Sánchez, Sousa, &amp; Foll, 2013; Günther &amp; Coop, 2013; Gutenkunst, Hernandez, Williamson, &amp; Bustamante, 2009)","plainTextFormattedCitation":"(Excoffier, Dupanloup, Huerta-Sánchez, Sousa, &amp; Foll, 2013; Günther &amp; Coop, 2013; Gutenkunst, Hernandez, Williamson, &amp; Bustamante, 2009)","previouslyFormattedCitation":"(Excoffier, Dupanloup, Huerta-Sánchez, Sousa, &amp; Foll, 2013; Günther &amp; Coop, 2013; Gutenkunst, Hernandez, Williamson, &amp; Bustamante, 2009)"},"properties":{"noteIndex":0},"schema":"https://github.com/citation-style-language/schema/raw/master/csl-citation.json"}</w:instrText>
      </w:r>
      <w:r w:rsidRPr="00912EFB">
        <w:rPr>
          <w:rFonts w:ascii="Times New Roman" w:hAnsi="Times New Roman" w:cs="Times New Roman"/>
          <w:sz w:val="24"/>
          <w:szCs w:val="24"/>
        </w:rPr>
        <w:fldChar w:fldCharType="separate"/>
      </w:r>
      <w:r w:rsidRPr="00912EFB">
        <w:rPr>
          <w:rFonts w:ascii="Times New Roman" w:hAnsi="Times New Roman" w:cs="Times New Roman"/>
          <w:noProof/>
          <w:sz w:val="24"/>
          <w:szCs w:val="24"/>
        </w:rPr>
        <w:t>(Excoffier, Dupanloup, Huerta-Sánchez, Sousa, &amp; Foll, 2013; Günther &amp; Coop, 2013; Gutenkunst, Hernandez, Williamson, &amp; Bustamante, 2009)</w:t>
      </w:r>
      <w:r w:rsidRPr="00912EFB">
        <w:rPr>
          <w:rFonts w:ascii="Times New Roman" w:hAnsi="Times New Roman" w:cs="Times New Roman"/>
          <w:sz w:val="24"/>
          <w:szCs w:val="24"/>
        </w:rPr>
        <w:fldChar w:fldCharType="end"/>
      </w:r>
      <w:r w:rsidRPr="00912EFB">
        <w:rPr>
          <w:rFonts w:ascii="Times New Roman" w:hAnsi="Times New Roman" w:cs="Times New Roman"/>
          <w:sz w:val="24"/>
          <w:szCs w:val="24"/>
        </w:rPr>
        <w:t xml:space="preserve">, but they are generally purpose-built for large genetic datasets, which span great sections or the whole genome, collected at a single point in time. Those methods often need additional input such as information about recombination processes </w:t>
      </w:r>
      <w:r w:rsidRPr="00912EFB">
        <w:rPr>
          <w:rFonts w:ascii="Times New Roman" w:hAnsi="Times New Roman" w:cs="Times New Roman"/>
          <w:sz w:val="24"/>
          <w:szCs w:val="24"/>
        </w:rPr>
        <w:fldChar w:fldCharType="begin" w:fldLock="1"/>
      </w:r>
      <w:r w:rsidRPr="00912EFB">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Pr="00912EFB">
        <w:rPr>
          <w:rFonts w:ascii="Times New Roman" w:hAnsi="Times New Roman" w:cs="Times New Roman"/>
          <w:sz w:val="24"/>
          <w:szCs w:val="24"/>
        </w:rPr>
        <w:fldChar w:fldCharType="separate"/>
      </w:r>
      <w:r w:rsidRPr="00912EFB">
        <w:rPr>
          <w:rFonts w:ascii="Times New Roman" w:hAnsi="Times New Roman" w:cs="Times New Roman"/>
          <w:noProof/>
          <w:sz w:val="24"/>
          <w:szCs w:val="24"/>
        </w:rPr>
        <w:t>(Gattepaille et al., 2013)</w:t>
      </w:r>
      <w:r w:rsidRPr="00912EFB">
        <w:rPr>
          <w:rFonts w:ascii="Times New Roman" w:hAnsi="Times New Roman" w:cs="Times New Roman"/>
          <w:sz w:val="24"/>
          <w:szCs w:val="24"/>
        </w:rPr>
        <w:fldChar w:fldCharType="end"/>
      </w:r>
      <w:r w:rsidRPr="00912EFB">
        <w:rPr>
          <w:rFonts w:ascii="Times New Roman" w:hAnsi="Times New Roman" w:cs="Times New Roman"/>
          <w:sz w:val="24"/>
          <w:szCs w:val="24"/>
        </w:rPr>
        <w:t xml:space="preserve"> and ascertainment bias </w:t>
      </w:r>
      <w:r w:rsidRPr="00912EFB">
        <w:rPr>
          <w:rFonts w:ascii="Times New Roman" w:hAnsi="Times New Roman" w:cs="Times New Roman"/>
          <w:sz w:val="24"/>
          <w:szCs w:val="24"/>
        </w:rPr>
        <w:fldChar w:fldCharType="begin" w:fldLock="1"/>
      </w:r>
      <w:r w:rsidRPr="00912EFB">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mendeley":{"formattedCitation":"(Marth, Czabarka, Murvai, &amp; Sherry, 2004)","plainTextFormattedCitation":"(Marth, Czabarka, Murvai, &amp; Sherry, 2004)","previouslyFormattedCitation":"(Marth, Czabarka, Murvai, &amp; Sherry, 2004)"},"properties":{"noteIndex":0},"schema":"https://github.com/citation-style-language/schema/raw/master/csl-citation.json"}</w:instrText>
      </w:r>
      <w:r w:rsidRPr="00912EFB">
        <w:rPr>
          <w:rFonts w:ascii="Times New Roman" w:hAnsi="Times New Roman" w:cs="Times New Roman"/>
          <w:sz w:val="24"/>
          <w:szCs w:val="24"/>
        </w:rPr>
        <w:fldChar w:fldCharType="separate"/>
      </w:r>
      <w:r w:rsidRPr="00912EFB">
        <w:rPr>
          <w:rFonts w:ascii="Times New Roman" w:hAnsi="Times New Roman" w:cs="Times New Roman"/>
          <w:noProof/>
          <w:sz w:val="24"/>
          <w:szCs w:val="24"/>
        </w:rPr>
        <w:t>(Marth, Czabarka, Murvai, &amp; Sherry, 2004)</w:t>
      </w:r>
      <w:r w:rsidRPr="00912EFB">
        <w:rPr>
          <w:rFonts w:ascii="Times New Roman" w:hAnsi="Times New Roman" w:cs="Times New Roman"/>
          <w:sz w:val="24"/>
          <w:szCs w:val="24"/>
        </w:rPr>
        <w:fldChar w:fldCharType="end"/>
      </w:r>
      <w:r w:rsidRPr="00912EFB">
        <w:rPr>
          <w:rFonts w:ascii="Times New Roman" w:hAnsi="Times New Roman" w:cs="Times New Roman"/>
          <w:sz w:val="24"/>
          <w:szCs w:val="24"/>
        </w:rPr>
        <w:t>. The lack of p</w:t>
      </w:r>
      <w:r w:rsidRPr="00912EFB">
        <w:rPr>
          <w:rFonts w:ascii="Times New Roman" w:eastAsia="Times New Roman" w:hAnsi="Times New Roman" w:cs="Times New Roman"/>
          <w:sz w:val="24"/>
          <w:szCs w:val="24"/>
        </w:rPr>
        <w:t xml:space="preserve">hase information also limits the use of some methods because it is needed to account for parent of origin or identity by descent for each allele </w:t>
      </w:r>
      <w:r w:rsidRPr="00912EFB">
        <w:rPr>
          <w:rFonts w:ascii="Times New Roman" w:eastAsia="Times New Roman" w:hAnsi="Times New Roman" w:cs="Times New Roman"/>
          <w:sz w:val="24"/>
          <w:szCs w:val="24"/>
        </w:rPr>
        <w:fldChar w:fldCharType="begin" w:fldLock="1"/>
      </w:r>
      <w:r w:rsidRPr="00912EFB">
        <w:rPr>
          <w:rFonts w:ascii="Times New Roman" w:eastAsia="Times New Roman" w:hAnsi="Times New Roman" w:cs="Times New Roman"/>
          <w:sz w:val="24"/>
          <w:szCs w:val="24"/>
        </w:rPr>
        <w:instrText>ADDIN CSL_CITATION {"citationItems":[{"id":"ITEM-1","itemData":{"DOI":"10.1371/journal.pgen.1000529","ISSN":"15537390","abstract":"Genotype imputation methods are now being widely used in the analysis of genome-wide association studies. Most imputation analyses to date have used the HapMap as a reference dataset, but new reference panels (such as controls genotyped on multiple SNP chips and densely typed samples from the 1,000 Genomes Project) will soon allow a broader range of SNPs to be imputed with higher accuracy, thereby increasing power. We describe a genotype imputation method (IMPUTE version 2) that is designed to address the challenges presented by these new datasets. The main innovation of our approach is a flexible modelling framework that increases accuracy and combines information across multiple reference panels while remaining computationally feasible. We find that IMPUTE v2 attains higher accuracy than other methods when the HapMap provides the sole reference panel, but that the size of the panel constrains the improvements that can be made. We also find that imputation accuracy can be greatly enhanced by expanding the reference panel to contain thousands of chromosomes and that IMPUTE v2 outperforms other methods in this setting at both rare and common SNPs, with overall error rates that are 15%-20% lower than those of the closest competing method. One particularly challenging aspect of next-generation association studies is to integrate information across multiple reference panels genotyped on different sets of SNPs; we show that our approach to this problem has practical advantages over other suggested solutions. © 2009 Howie et al.","author":[{"dropping-particle":"","family":"Howie","given":"Bryan N.","non-dropping-particle":"","parse-names":false,"suffix":""},{"dropping-particle":"","family":"Donnelly","given":"Peter","non-dropping-particle":"","parse-names":false,"suffix":""},{"dropping-particle":"","family":"Marchini","given":"Jonathan","non-dropping-particle":"","parse-names":false,"suffix":""}],"container-title":"PLoS Genetics","id":"ITEM-1","issue":"6","issued":{"date-parts":[["2009"]]},"title":"A flexible and accurate genotype imputation method for the next generation of genome-wide association studies","type":"article-journal","volume":"5"},"uris":["http://www.mendeley.com/documents/?uuid=7e83eab0-8b3a-4cb1-9e12-0accb87ff432"]},{"id":"ITEM-2","itemData":{"DOI":"10.1038/nature08625.Parental","author":[{"dropping-particle":"","family":"Kong","given":"Augustine","non-dropping-particle":"","parse-names":false,"suffix":""},{"dropping-particle":"","family":"Steinthorsdottir","given":"Valgerdur","non-dropping-particle":"","parse-names":false,"suffix":""},{"dropping-particle":"","family":"Masson","given":"Gisli","non-dropping-particle":"","parse-names":false,"suffix":""},{"dropping-particle":"","family":"Thorleifsson","given":"Gudmar","non-dropping-particle":"","parse-names":false,"suffix":""},{"dropping-particle":"","family":"Sulem","given":"Patrick","non-dropping-particle":"","parse-names":false,"suffix":""},{"dropping-particle":"","family":"Besenbacher","given":"Soren","non-dropping-particle":"","parse-names":false,"suffix":""},{"dropping-particle":"","family":"Jonasdottir","given":"Aslaug","non-dropping-particle":"","parse-names":false,"suffix":""},{"dropping-particle":"","family":"Sigurdsson","given":"Asgeir","non-dropping-particle":"","parse-names":false,"suffix":""},{"dropping-particle":"","family":"Th","given":"Kari","non-dropping-particle":"","parse-names":false,"suffix":""},{"dropping-particle":"","family":"Jonasdottir","given":"Adalbjorg","non-dropping-particle":"","parse-names":false,"suffix":""},{"dropping-particle":"","family":"Frigge","given":"Michael L","non-dropping-particle":"","parse-names":false,"suffix":""},{"dropping-particle":"","family":"Gylfason","given":"Arnaldur","non-dropping-particle":"","parse-names":false,"suffix":""},{"dropping-particle":"","family":"Pall","given":"I","non-dropping-particle":"","parse-names":false,"suffix":""},{"dropping-particle":"","family":"Gudjonsson","given":"Sigurjon A","non-dropping-particle":"","parse-names":false,"suffix":""},{"dropping-particle":"","family":"Sverrisson","given":"Sverrir","non-dropping-particle":"","parse-names":false,"suffix":""},{"dropping-particle":"","family":"Stacey","given":"Simon N","non-dropping-particle":"","parse-names":false,"suffix":""},{"dropping-particle":"","family":"Benediktsdottir","given":"Kristrun R","non-dropping-particle":"","parse-names":false,"suffix":""},{"dropping-particle":"","family":"Sigurdsson","given":"Helgi","non-dropping-particle":"","parse-names":false,"suffix":""},{"dropping-particle":"","family":"Jonsson","given":"Thorvaldur","non-dropping-particle":"","parse-names":false,"suffix":""}],"id":"ITEM-2","issue":"7275","issued":{"date-parts":[["2013"]]},"page":"868-874","title":"Europe PMC Funders Group Parental origin of sequence variants associated with complex diseases","type":"article-journal","volume":"462"},"uris":["http://www.mendeley.com/documents/?uuid=37928323-51af-428d-9a65-430784702e43"]}],"mendeley":{"formattedCitation":"(Howie, Donnelly, &amp; Marchini, 2009; Kong et al., 2013)","plainTextFormattedCitation":"(Howie, Donnelly, &amp; Marchini, 2009; Kong et al., 2013)","previouslyFormattedCitation":"(Howie, Donnelly, &amp; Marchini, 2009; Kong et al., 2013)"},"properties":{"noteIndex":0},"schema":"https://github.com/citation-style-language/schema/raw/master/csl-citation.json"}</w:instrText>
      </w:r>
      <w:r w:rsidRPr="00912EFB">
        <w:rPr>
          <w:rFonts w:ascii="Times New Roman" w:eastAsia="Times New Roman" w:hAnsi="Times New Roman" w:cs="Times New Roman"/>
          <w:sz w:val="24"/>
          <w:szCs w:val="24"/>
        </w:rPr>
        <w:fldChar w:fldCharType="separate"/>
      </w:r>
      <w:r w:rsidRPr="00912EFB">
        <w:rPr>
          <w:rFonts w:ascii="Times New Roman" w:eastAsia="Times New Roman" w:hAnsi="Times New Roman" w:cs="Times New Roman"/>
          <w:noProof/>
          <w:sz w:val="24"/>
          <w:szCs w:val="24"/>
        </w:rPr>
        <w:t xml:space="preserve">(Howie, </w:t>
      </w:r>
      <w:r w:rsidRPr="00912EFB">
        <w:rPr>
          <w:rFonts w:ascii="Times New Roman" w:eastAsia="Times New Roman" w:hAnsi="Times New Roman" w:cs="Times New Roman"/>
          <w:noProof/>
          <w:sz w:val="24"/>
          <w:szCs w:val="24"/>
        </w:rPr>
        <w:lastRenderedPageBreak/>
        <w:t>Donnelly, &amp; Marchini, 2009; Kong et al., 2013)</w:t>
      </w:r>
      <w:r w:rsidRPr="00912EFB">
        <w:rPr>
          <w:rFonts w:ascii="Times New Roman" w:eastAsia="Times New Roman" w:hAnsi="Times New Roman" w:cs="Times New Roman"/>
          <w:sz w:val="24"/>
          <w:szCs w:val="24"/>
        </w:rPr>
        <w:fldChar w:fldCharType="end"/>
      </w:r>
      <w:r w:rsidRPr="00912EFB">
        <w:rPr>
          <w:rFonts w:ascii="Times New Roman" w:eastAsia="Times New Roman" w:hAnsi="Times New Roman" w:cs="Times New Roman"/>
          <w:sz w:val="24"/>
          <w:szCs w:val="24"/>
        </w:rPr>
        <w:t xml:space="preserve">. Some other studies have directly used genetic differentiation metrics such as </w:t>
      </w:r>
      <w:proofErr w:type="spellStart"/>
      <w:r w:rsidRPr="00912EFB">
        <w:rPr>
          <w:rFonts w:ascii="Times New Roman" w:eastAsia="Times New Roman" w:hAnsi="Times New Roman" w:cs="Times New Roman"/>
          <w:sz w:val="24"/>
          <w:szCs w:val="24"/>
        </w:rPr>
        <w:t>Fst</w:t>
      </w:r>
      <w:proofErr w:type="spellEnd"/>
      <w:r w:rsidRPr="00912EFB">
        <w:rPr>
          <w:rFonts w:ascii="Times New Roman" w:eastAsia="Times New Roman" w:hAnsi="Times New Roman" w:cs="Times New Roman"/>
          <w:sz w:val="24"/>
          <w:szCs w:val="24"/>
        </w:rPr>
        <w:t xml:space="preserve">, to evaluate temporal change between genetic datasets </w:t>
      </w:r>
      <w:r w:rsidRPr="00912EFB">
        <w:rPr>
          <w:rFonts w:ascii="Times New Roman" w:eastAsia="Times New Roman" w:hAnsi="Times New Roman" w:cs="Times New Roman"/>
          <w:sz w:val="24"/>
          <w:szCs w:val="24"/>
        </w:rPr>
        <w:fldChar w:fldCharType="begin" w:fldLock="1"/>
      </w:r>
      <w:r w:rsidRPr="00912EFB">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w:instrText>
      </w:r>
      <w:r w:rsidRPr="00912EFB">
        <w:rPr>
          <w:rFonts w:ascii="Times New Roman" w:eastAsia="Times New Roman" w:hAnsi="Times New Roman" w:cs="Times New Roman"/>
          <w:sz w:val="24"/>
          <w:szCs w:val="24"/>
          <w:lang w:val="fr-CA"/>
        </w:rPr>
        <w:instrText>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rigins based on genetic relatedness and biophysical modeling","type":"article-journal","volume":"9"},"uris":["http://www.mendeley.com/documents/?uuid=1a71448c-4e3e-4d57-a1ae-0d8e447e4885"]}],"mendeley":{"formattedCitation":"(Segura-García et al., 2019)","manualFormatting":"(e.g. Larroque et al 2019b; Segura-García et al., 2019)","plainTextFormattedCitation":"(Segura-García et al., 2019)","previouslyFormattedCitation":"(Segura-García et al., 2019)"},"properties":{"noteIndex":0},"schema":"https://github.com/citation-style-language/schema/raw/master/csl-citation.json"}</w:instrText>
      </w:r>
      <w:r w:rsidRPr="00912EFB">
        <w:rPr>
          <w:rFonts w:ascii="Times New Roman" w:eastAsia="Times New Roman" w:hAnsi="Times New Roman" w:cs="Times New Roman"/>
          <w:sz w:val="24"/>
          <w:szCs w:val="24"/>
        </w:rPr>
        <w:fldChar w:fldCharType="separate"/>
      </w:r>
      <w:r w:rsidRPr="00912EFB">
        <w:rPr>
          <w:rFonts w:ascii="Times New Roman" w:eastAsia="Times New Roman" w:hAnsi="Times New Roman" w:cs="Times New Roman"/>
          <w:noProof/>
          <w:sz w:val="24"/>
          <w:szCs w:val="24"/>
          <w:lang w:val="fr-CA"/>
        </w:rPr>
        <w:t>(e.g. Larroque et al 2019b; Segura-García et al., 2019)</w:t>
      </w:r>
      <w:r w:rsidRPr="00912EFB">
        <w:rPr>
          <w:rFonts w:ascii="Times New Roman" w:eastAsia="Times New Roman" w:hAnsi="Times New Roman" w:cs="Times New Roman"/>
          <w:sz w:val="24"/>
          <w:szCs w:val="24"/>
        </w:rPr>
        <w:fldChar w:fldCharType="end"/>
      </w:r>
      <w:r w:rsidRPr="00912EFB">
        <w:rPr>
          <w:rFonts w:ascii="Times New Roman" w:eastAsia="Times New Roman" w:hAnsi="Times New Roman" w:cs="Times New Roman"/>
          <w:sz w:val="24"/>
          <w:szCs w:val="24"/>
          <w:lang w:val="fr-CA"/>
        </w:rPr>
        <w:t xml:space="preserve">. </w:t>
      </w:r>
      <w:r w:rsidRPr="00912EFB">
        <w:rPr>
          <w:rFonts w:ascii="Times New Roman" w:eastAsia="Times New Roman" w:hAnsi="Times New Roman" w:cs="Times New Roman"/>
          <w:sz w:val="24"/>
          <w:szCs w:val="24"/>
        </w:rPr>
        <w:t xml:space="preserve">However, translating our spatial understanding of </w:t>
      </w:r>
      <w:proofErr w:type="spellStart"/>
      <w:r w:rsidRPr="00912EFB">
        <w:rPr>
          <w:rFonts w:ascii="Times New Roman" w:eastAsia="Times New Roman" w:hAnsi="Times New Roman" w:cs="Times New Roman"/>
          <w:sz w:val="24"/>
          <w:szCs w:val="24"/>
        </w:rPr>
        <w:t>Fst</w:t>
      </w:r>
      <w:proofErr w:type="spellEnd"/>
      <w:r w:rsidRPr="00912EFB">
        <w:rPr>
          <w:rFonts w:ascii="Times New Roman" w:eastAsia="Times New Roman" w:hAnsi="Times New Roman" w:cs="Times New Roman"/>
          <w:sz w:val="24"/>
          <w:szCs w:val="24"/>
        </w:rPr>
        <w:t xml:space="preserve">-based results to the temporal dimension is not always straightforward. Indeed, appropriate use and interpretation of pairwise </w:t>
      </w:r>
      <w:proofErr w:type="spellStart"/>
      <w:r w:rsidRPr="00912EFB">
        <w:rPr>
          <w:rFonts w:ascii="Times New Roman" w:eastAsia="Times New Roman" w:hAnsi="Times New Roman" w:cs="Times New Roman"/>
          <w:sz w:val="24"/>
          <w:szCs w:val="24"/>
        </w:rPr>
        <w:t>Fst</w:t>
      </w:r>
      <w:proofErr w:type="spellEnd"/>
      <w:r w:rsidRPr="00912EFB">
        <w:rPr>
          <w:rFonts w:ascii="Times New Roman" w:eastAsia="Times New Roman" w:hAnsi="Times New Roman" w:cs="Times New Roman"/>
          <w:sz w:val="24"/>
          <w:szCs w:val="24"/>
        </w:rPr>
        <w:t xml:space="preserve"> requires that certain assumptions such as</w:t>
      </w:r>
      <w:r w:rsidRPr="00912EFB">
        <w:t xml:space="preserve"> </w:t>
      </w:r>
      <w:r w:rsidRPr="00912EFB">
        <w:rPr>
          <w:rFonts w:ascii="Times New Roman" w:eastAsia="Times New Roman" w:hAnsi="Times New Roman" w:cs="Times New Roman"/>
          <w:sz w:val="24"/>
          <w:szCs w:val="24"/>
        </w:rPr>
        <w:t xml:space="preserve">equal amounts of drift in both populations be respected </w:t>
      </w:r>
      <w:r w:rsidRPr="00912EFB">
        <w:rPr>
          <w:rFonts w:ascii="Times New Roman" w:eastAsia="Times New Roman" w:hAnsi="Times New Roman" w:cs="Times New Roman"/>
          <w:sz w:val="24"/>
          <w:szCs w:val="24"/>
        </w:rPr>
        <w:fldChar w:fldCharType="begin" w:fldLock="1"/>
      </w:r>
      <w:r w:rsidRPr="00912EFB">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Pr="00912EFB">
        <w:rPr>
          <w:rFonts w:ascii="Times New Roman" w:eastAsia="Times New Roman" w:hAnsi="Times New Roman" w:cs="Times New Roman"/>
          <w:sz w:val="24"/>
          <w:szCs w:val="24"/>
        </w:rPr>
        <w:fldChar w:fldCharType="separate"/>
      </w:r>
      <w:r w:rsidRPr="00912EFB">
        <w:rPr>
          <w:rFonts w:ascii="Times New Roman" w:eastAsia="Times New Roman" w:hAnsi="Times New Roman" w:cs="Times New Roman"/>
          <w:noProof/>
          <w:sz w:val="24"/>
          <w:szCs w:val="24"/>
        </w:rPr>
        <w:t>(Bhatia, Patterson, Sankararaman, &amp; Price, 2013)</w:t>
      </w:r>
      <w:r w:rsidRPr="00912EFB">
        <w:rPr>
          <w:rFonts w:ascii="Times New Roman" w:eastAsia="Times New Roman" w:hAnsi="Times New Roman" w:cs="Times New Roman"/>
          <w:sz w:val="24"/>
          <w:szCs w:val="24"/>
        </w:rPr>
        <w:fldChar w:fldCharType="end"/>
      </w:r>
      <w:r w:rsidRPr="00912EFB">
        <w:rPr>
          <w:rFonts w:ascii="Times New Roman" w:eastAsia="Times New Roman" w:hAnsi="Times New Roman" w:cs="Times New Roman"/>
          <w:sz w:val="24"/>
          <w:szCs w:val="24"/>
        </w:rPr>
        <w:t xml:space="preserve"> and translated in a temporal context. Additionally, disentangling spatial from temporal effects is a challenge because the additivity of genetic drift, means than genetic differentiation can be associated with both temporal structure or population divergence </w:t>
      </w:r>
      <w:r w:rsidRPr="00912EFB">
        <w:rPr>
          <w:rFonts w:ascii="Times New Roman" w:eastAsia="Times New Roman" w:hAnsi="Times New Roman" w:cs="Times New Roman"/>
          <w:sz w:val="24"/>
          <w:szCs w:val="24"/>
        </w:rPr>
        <w:fldChar w:fldCharType="begin" w:fldLock="1"/>
      </w:r>
      <w:r w:rsidRPr="00912EFB">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Pr="00912EFB">
        <w:rPr>
          <w:rFonts w:ascii="Times New Roman" w:eastAsia="Times New Roman" w:hAnsi="Times New Roman" w:cs="Times New Roman"/>
          <w:sz w:val="24"/>
          <w:szCs w:val="24"/>
        </w:rPr>
        <w:fldChar w:fldCharType="separate"/>
      </w:r>
      <w:r w:rsidRPr="00912EFB">
        <w:rPr>
          <w:rFonts w:ascii="Times New Roman" w:eastAsia="Times New Roman" w:hAnsi="Times New Roman" w:cs="Times New Roman"/>
          <w:noProof/>
          <w:sz w:val="24"/>
          <w:szCs w:val="24"/>
        </w:rPr>
        <w:t>(Murray et al., 2016; Skoglund, Sjödin, Skoglund, Lascoux, &amp; Jakobsson, 2014)</w:t>
      </w:r>
      <w:r w:rsidRPr="00912EFB">
        <w:rPr>
          <w:rFonts w:ascii="Times New Roman" w:eastAsia="Times New Roman" w:hAnsi="Times New Roman" w:cs="Times New Roman"/>
          <w:sz w:val="24"/>
          <w:szCs w:val="24"/>
        </w:rPr>
        <w:fldChar w:fldCharType="end"/>
      </w:r>
      <w:r w:rsidRPr="00912EFB">
        <w:rPr>
          <w:rFonts w:ascii="Times New Roman" w:eastAsia="Times New Roman" w:hAnsi="Times New Roman" w:cs="Times New Roman"/>
          <w:sz w:val="24"/>
          <w:szCs w:val="24"/>
        </w:rPr>
        <w:t>.  Testing whether significant change, relative to the expected variation mostly associated with genetic drift, has occurred in a population based on limited time series genetic data remains a challenge.</w:t>
      </w:r>
    </w:p>
    <w:p w:rsidR="00912EFB" w:rsidRPr="00912EFB" w:rsidRDefault="00912EFB" w:rsidP="00912EFB">
      <w:pPr>
        <w:spacing w:before="240" w:after="240" w:line="480" w:lineRule="auto"/>
        <w:rPr>
          <w:rFonts w:ascii="Times New Roman" w:eastAsia="Times New Roman" w:hAnsi="Times New Roman" w:cs="Times New Roman"/>
          <w:sz w:val="24"/>
          <w:szCs w:val="24"/>
        </w:rPr>
      </w:pPr>
      <w:r w:rsidRPr="00912EFB">
        <w:rPr>
          <w:rFonts w:ascii="Times New Roman" w:eastAsia="Times New Roman" w:hAnsi="Times New Roman" w:cs="Times New Roman"/>
          <w:sz w:val="24"/>
          <w:szCs w:val="24"/>
          <w:lang w:val="en-GB"/>
        </w:rPr>
        <w:t xml:space="preserve">One of the most crucial steps in this comparison is to evaluate the significance of the change. Indeed, without a mean to determine adequate significance thresholds for their analyses, decision makers and researchers would be left to arbitrarily set thresholds for what constitute change for their specific genetic dataset. Permutation-based approaches can be used to generate a distribution of values against which an observed value (here temporal change in genetic diversity) can be compared . </w:t>
      </w:r>
      <w:r w:rsidRPr="00912EFB">
        <w:rPr>
          <w:rFonts w:ascii="Times New Roman" w:eastAsia="Times New Roman" w:hAnsi="Times New Roman" w:cs="Times New Roman"/>
          <w:sz w:val="24"/>
          <w:szCs w:val="24"/>
        </w:rPr>
        <w:t xml:space="preserve">Such a permutation-based statistical inference method for the analysis of spatial-temporal changes in community composition have recently been proposed </w:t>
      </w:r>
      <w:r w:rsidRPr="00912EFB">
        <w:rPr>
          <w:rFonts w:ascii="Times New Roman" w:eastAsia="Times New Roman" w:hAnsi="Times New Roman" w:cs="Times New Roman"/>
          <w:sz w:val="24"/>
          <w:szCs w:val="24"/>
        </w:rPr>
        <w:fldChar w:fldCharType="begin" w:fldLock="1"/>
      </w:r>
      <w:r w:rsidRPr="00912EFB">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912EFB">
        <w:rPr>
          <w:rFonts w:ascii="Times New Roman" w:eastAsia="Times New Roman" w:hAnsi="Times New Roman" w:cs="Times New Roman"/>
          <w:sz w:val="24"/>
          <w:szCs w:val="24"/>
        </w:rPr>
        <w:fldChar w:fldCharType="separate"/>
      </w:r>
      <w:r w:rsidRPr="00912EFB">
        <w:rPr>
          <w:rFonts w:ascii="Times New Roman" w:eastAsia="Times New Roman" w:hAnsi="Times New Roman" w:cs="Times New Roman"/>
          <w:noProof/>
          <w:sz w:val="24"/>
          <w:szCs w:val="24"/>
        </w:rPr>
        <w:t>(Legendre &amp; Gauthier, 2014; Shimadzu, Dornelas, &amp; Magurran, 2015)</w:t>
      </w:r>
      <w:r w:rsidRPr="00912EFB">
        <w:rPr>
          <w:rFonts w:ascii="Times New Roman" w:eastAsia="Times New Roman" w:hAnsi="Times New Roman" w:cs="Times New Roman"/>
          <w:sz w:val="24"/>
          <w:szCs w:val="24"/>
        </w:rPr>
        <w:fldChar w:fldCharType="end"/>
      </w:r>
      <w:r w:rsidRPr="00912EFB">
        <w:rPr>
          <w:rFonts w:ascii="Times New Roman" w:eastAsia="Times New Roman" w:hAnsi="Times New Roman" w:cs="Times New Roman"/>
          <w:sz w:val="24"/>
          <w:szCs w:val="24"/>
        </w:rPr>
        <w:t>.</w:t>
      </w:r>
    </w:p>
    <w:p w:rsidR="00912EFB" w:rsidRPr="00912EFB" w:rsidRDefault="00912EFB" w:rsidP="00912EFB">
      <w:pPr>
        <w:spacing w:before="240" w:after="240" w:line="480" w:lineRule="auto"/>
        <w:rPr>
          <w:rFonts w:ascii="Times New Roman" w:eastAsia="Times New Roman" w:hAnsi="Times New Roman" w:cs="Times New Roman"/>
          <w:sz w:val="24"/>
          <w:szCs w:val="24"/>
        </w:rPr>
      </w:pPr>
      <w:r w:rsidRPr="00912EFB">
        <w:rPr>
          <w:rFonts w:ascii="Times New Roman" w:eastAsia="Times New Roman" w:hAnsi="Times New Roman" w:cs="Times New Roman"/>
          <w:sz w:val="24"/>
          <w:szCs w:val="24"/>
        </w:rPr>
        <w:t xml:space="preserve">Temporal Beta-diversity Indices (TBI; Legendre 2019) assess the significance of changes in community composition through time. Given the conceptual similarity between the question of how multi-species communities might change through time and our question of monitoring </w:t>
      </w:r>
      <w:r w:rsidRPr="00912EFB">
        <w:rPr>
          <w:rFonts w:ascii="Times New Roman" w:eastAsia="Times New Roman" w:hAnsi="Times New Roman" w:cs="Times New Roman"/>
          <w:sz w:val="24"/>
          <w:szCs w:val="24"/>
        </w:rPr>
        <w:lastRenderedPageBreak/>
        <w:t xml:space="preserve">genetic change through time, we expect that TBI can be applied/modified for the analysis of multi-locus genotypic data. The method involves estimating temporal change in each sampling site between two dates using a dissimilarity index/distance, and testing the significance of each change through permutations. Although other permutation-based methods have been successful in answering other genetics questions </w:t>
      </w:r>
      <w:r w:rsidRPr="00912EFB">
        <w:rPr>
          <w:rFonts w:ascii="Times New Roman" w:eastAsia="Times New Roman" w:hAnsi="Times New Roman" w:cs="Times New Roman"/>
          <w:sz w:val="24"/>
          <w:szCs w:val="24"/>
        </w:rPr>
        <w:fldChar w:fldCharType="begin" w:fldLock="1"/>
      </w:r>
      <w:r w:rsidRPr="00912EFB">
        <w:rPr>
          <w:rFonts w:ascii="Times New Roman" w:eastAsia="Times New Roman" w:hAnsi="Times New Roman" w:cs="Times New Roman"/>
          <w:sz w:val="24"/>
          <w:szCs w:val="24"/>
        </w:rPr>
        <w:instrText>ADDIN CSL_CITATION {"citationItems":[{"id":"ITEM-1","itemData":{"ISSN":"00166731","PMID":"7851788","abstract":"The detection of genes that control quantitative characters is a problem of great interest to the genetic mapping community. Methods for locating these quantitative trait loci (QTL) relative to maps of genetic markers are now widely used. This paper addresses an issue common to all QTL mapping methods, that of determining an appropriate threshold value for declaring significant QTL effects. An empirical method is described, based on the concept of a permutation test, for estimating threshold values that are tailored to the experimental data at hand. The method is demonstrated using two real data sets derived from F\n                        2 and recombinant inbred plant populations. An example using simulated data from a backcross design illustrates the effect of marker density on threshold values.","author":[{"dropping-particle":"","family":"Churchill","given":"G. A.","non-dropping-particle":"","parse-names":false,"suffix":""},{"dropping-particle":"","family":"Doerge","given":"R. W.","non-dropping-particle":"","parse-names":false,"suffix":""}],"container-title":"Genetics","id":"ITEM-1","issue":"3","issued":{"date-parts":[["1994"]]},"page":"963-971","title":"Empirical threshold values for quantitative trait mapping","type":"article-journal","volume":"138"},"uris":["http://www.mendeley.com/documents/?uuid=d08f1aba-9d73-48c9-aaf7-0c19b61d397b"]},{"id":"ITEM-2","itemData":{"DOI":"10.1111/mec.12499","ISBN":"1365-294X","ISSN":"09621083","PMID":"24118539","abstract":"Genetic data are increasingly used in landscape ecology for the indirect assessment of functional connectivity, that is, the permeability of landscape to movements of organisms. Among available tools, matrix correlation analyses (e.g. Mantel tests or mixed models) are commonly used to test for the relationship between pairwise genetic distances and movement costs incurred by dispersing individuals. When organisms are spatially clustered, a population-based sampling scheme (PSS) is usually performed, so that a large number of genotypes can be used to compute pairwise genetic distances on the basis of allelic frequencies. Because of financial constraints, this kind of sampling scheme implies a drastic reduction in the number of sampled aggregates, thereby reducing sampling coverage at the landscape level. We used matrix correlation analyses on simulated and empirical genetic data sets to investigate the efficiency of an individual-based sampling scheme (ISS) in detecting isolation-by-distance and isolation-by-barrier patterns. Provided that pseudo-replication issues are taken into account (e.g. through restricted permutations in Mantel tests), we showed that the use of interindividual measures of genotypic dissimilarity may efficiently replace interpopulation measures of genetic differentiation: the sampling of only three or four individuals per aggregate may be sufficient to efficiently detect specific genetic patterns in most situations. The ISS proved to be a promising methodological alternative to the more conventional PSS, offering much flexibility in the spatial design of sampling schemes and ensuring an optimal representativeness of landscape heterogeneity in data, with few aggregates left unsampled. Each strategy offering specific advantages, a combined use of both sampling schemes is discussed.","author":[{"dropping-particle":"","family":"Prunier","given":"J. G.","non-dropping-particle":"","parse-names":false,"suffix":""},{"dropping-particle":"","family":"Kaufmann","given":"B.","non-dropping-particle":"","parse-names":false,"suffix":""},{"dropping-particle":"","family":"Fenet","given":"S.","non-dropping-particle":"","parse-names":false,"suffix":""},{"dropping-particle":"","family":"Picard","given":"D.","non-dropping-particle":"","parse-names":false,"suffix":""},{"dropping-particle":"","family":"Pompanon","given":"F.","non-dropping-particle":"","parse-names":false,"suffix":""},{"dropping-particle":"","family":"Joly","given":"P.","non-dropping-particle":"","parse-names":false,"suffix":""},{"dropping-particle":"","family":"Lena","given":"J. P.","non-dropping-particle":"","parse-names":false,"suffix":""}],"container-title":"Molecular Ecology","id":"ITEM-2","issue":"22","issued":{"date-parts":[["2013"]]},"page":"5516-5530","title":"Optimizing the trade-off between spatial and genetic sampling efforts in patchy populations: Towards a better assessment of functional connectivity using an individual-based sampling scheme","type":"article-journal","volume":"22"},"uris":["http://www.mendeley.com/documents/?uuid=dc2eab15-451c-4735-87c8-1657e3de6f6e"]},{"id":"ITEM-3","itemData":{"DOI":"10.1086/696233","ISSN":"0003-0147","abstract":"AbstractIdentifying landscape features that affect functional connectivity among populations is a major challenge in fundamental and applied sciences. Landscape genetics combines landscape and genetic data to address this issue, with the main objective of disentangling direct and indirect relationships among an intricate set of variables. Causal modeling has strong potential to address the complex nature of landscape genetic data sets. However, this statistical approach was not initially developed to address the pairwise distance matrices commonly used in landscape genetics. Here, we aimed to extend the applicability of two causal modeling methods—that is, maximum-likelihood path analysis and the directional separation test—by developing statistical approaches aimed at handling distance matrices and improving functional connectivity inference. Using simulations, we showed that these approaches greatly improved the robustness of the absolute (using a frequentist approach) and relative (using an information...","author":[{"dropping-particle":"","family":"Fourtune","given":"Lisa","non-dropping-particle":"","parse-names":false,"suffix":""},{"dropping-particle":"","family":"Prunier","given":"Jérôme G.","non-dropping-particle":"","parse-names":false,"suffix":""},{"dropping-particle":"","family":"Paz-Vinas","given":"Ivan","non-dropping-particle":"","parse-names":false,"suffix":""},{"dropping-particle":"","family":"Loot","given":"Géraldine","non-dropping-particle":"","parse-names":false,"suffix":""},{"dropping-particle":"","family":"Veyssière","given":"Charlotte","non-dropping-particle":"","parse-names":false,"suffix":""},{"dropping-particle":"","family":"Blanchet","given":"Simon","non-dropping-particle":"","parse-names":false,"suffix":""}],"container-title":"The American Naturalist","id":"ITEM-3","issue":"4","issued":{"date-parts":[["2018"]]},"page":"000-000","title":"Inferring Causalities in Landscape Genetics: An Extension of Wright’s Causal Modeling to Distance Matrices","type":"article-journal","volume":"191"},"uris":["http://www.mendeley.com/documents/?uuid=7616212e-6bce-461b-99a0-265631eea6be"]}],"mendeley":{"formattedCitation":"(Churchill &amp; Doerge, 1994; Fourtune et al., 2018; Prunier et al., 2013)","manualFormatting":"(e.g. Churchill &amp; Doerge, 1994; Fourtune et al., 2018; Prunier et al., 2013)","plainTextFormattedCitation":"(Churchill &amp; Doerge, 1994; Fourtune et al., 2018; Prunier et al., 2013)","previouslyFormattedCitation":"(Churchill &amp; Doerge, 1994; Fourtune et al., 2018; Prunier et al., 2013)"},"properties":{"noteIndex":0},"schema":"https://github.com/citation-style-language/schema/raw/master/csl-citation.json"}</w:instrText>
      </w:r>
      <w:r w:rsidRPr="00912EFB">
        <w:rPr>
          <w:rFonts w:ascii="Times New Roman" w:eastAsia="Times New Roman" w:hAnsi="Times New Roman" w:cs="Times New Roman"/>
          <w:sz w:val="24"/>
          <w:szCs w:val="24"/>
        </w:rPr>
        <w:fldChar w:fldCharType="separate"/>
      </w:r>
      <w:r w:rsidRPr="00912EFB">
        <w:rPr>
          <w:rFonts w:ascii="Times New Roman" w:eastAsia="Times New Roman" w:hAnsi="Times New Roman" w:cs="Times New Roman"/>
          <w:noProof/>
          <w:sz w:val="24"/>
          <w:szCs w:val="24"/>
        </w:rPr>
        <w:t>(e.g. Churchill &amp; Doerge, 1994; Fourtune et al., 2018; Prunier et al., 2013)</w:t>
      </w:r>
      <w:r w:rsidRPr="00912EFB">
        <w:rPr>
          <w:rFonts w:ascii="Times New Roman" w:eastAsia="Times New Roman" w:hAnsi="Times New Roman" w:cs="Times New Roman"/>
          <w:sz w:val="24"/>
          <w:szCs w:val="24"/>
        </w:rPr>
        <w:fldChar w:fldCharType="end"/>
      </w:r>
      <w:r w:rsidRPr="00912EFB">
        <w:rPr>
          <w:rFonts w:ascii="Times New Roman" w:eastAsia="Times New Roman" w:hAnsi="Times New Roman" w:cs="Times New Roman"/>
          <w:sz w:val="24"/>
          <w:szCs w:val="24"/>
        </w:rPr>
        <w:t xml:space="preserve">, and TBI has been extensively tested on community composition data </w:t>
      </w:r>
      <w:r w:rsidRPr="00912EFB">
        <w:rPr>
          <w:rFonts w:ascii="Times New Roman" w:eastAsia="Times New Roman" w:hAnsi="Times New Roman" w:cs="Times New Roman"/>
          <w:sz w:val="24"/>
          <w:szCs w:val="24"/>
        </w:rPr>
        <w:fldChar w:fldCharType="begin" w:fldLock="1"/>
      </w:r>
      <w:r w:rsidRPr="00912EFB">
        <w:rPr>
          <w:rFonts w:ascii="Times New Roman" w:eastAsia="Times New Roman" w:hAnsi="Times New Roman" w:cs="Times New Roman"/>
          <w:sz w:val="24"/>
          <w:szCs w:val="24"/>
        </w:rPr>
        <w:instrText>ADDIN CSL_CITATION {"citationItems":[{"id":"ITEM-1","itemData":{"DOI":"10.1002/ece3.4984","author":[{"dropping-particle":"","family":"Legendre","given":"Pierre","non-dropping-particle":"","parse-names":false,"suffix":""}],"container-title":"Ecology and Evolution","id":"ITEM-1","issued":{"date-parts":[["2019"]]},"page":"3500-3514","title":"A temporal beta‐diversity index to identify sites that have changed in exceptional ways in space-time surveys","type":"article-journal","volume":"9"},"uris":["http://www.mendeley.com/documents/?uuid=927aa552-9970-4ab4-833f-c2ccf5c5c7a1"]}],"mendeley":{"formattedCitation":"(Legendre, 2019b)","plainTextFormattedCitation":"(Legendre, 2019b)","previouslyFormattedCitation":"(Legendre, 2019b)"},"properties":{"noteIndex":0},"schema":"https://github.com/citation-style-language/schema/raw/master/csl-citation.json"}</w:instrText>
      </w:r>
      <w:r w:rsidRPr="00912EFB">
        <w:rPr>
          <w:rFonts w:ascii="Times New Roman" w:eastAsia="Times New Roman" w:hAnsi="Times New Roman" w:cs="Times New Roman"/>
          <w:sz w:val="24"/>
          <w:szCs w:val="24"/>
        </w:rPr>
        <w:fldChar w:fldCharType="separate"/>
      </w:r>
      <w:r w:rsidRPr="00912EFB">
        <w:rPr>
          <w:rFonts w:ascii="Times New Roman" w:eastAsia="Times New Roman" w:hAnsi="Times New Roman" w:cs="Times New Roman"/>
          <w:noProof/>
          <w:sz w:val="24"/>
          <w:szCs w:val="24"/>
        </w:rPr>
        <w:t>(Legendre, 2019b)</w:t>
      </w:r>
      <w:r w:rsidRPr="00912EFB">
        <w:rPr>
          <w:rFonts w:ascii="Times New Roman" w:eastAsia="Times New Roman" w:hAnsi="Times New Roman" w:cs="Times New Roman"/>
          <w:sz w:val="24"/>
          <w:szCs w:val="24"/>
        </w:rPr>
        <w:fldChar w:fldCharType="end"/>
      </w:r>
      <w:r w:rsidRPr="00912EFB">
        <w:rPr>
          <w:rFonts w:ascii="Times New Roman" w:eastAsia="Times New Roman" w:hAnsi="Times New Roman" w:cs="Times New Roman"/>
          <w:sz w:val="24"/>
          <w:szCs w:val="24"/>
        </w:rPr>
        <w:t>, there is uncertainty about the performance of TBI, when applied to genetic data.</w:t>
      </w:r>
    </w:p>
    <w:p w:rsidR="00912EFB" w:rsidRPr="00912EFB" w:rsidRDefault="00912EFB" w:rsidP="00912EFB">
      <w:pPr>
        <w:spacing w:before="240" w:after="240" w:line="480" w:lineRule="auto"/>
        <w:rPr>
          <w:rFonts w:ascii="Times New Roman" w:eastAsia="Times New Roman" w:hAnsi="Times New Roman" w:cs="Times New Roman"/>
          <w:sz w:val="24"/>
          <w:szCs w:val="24"/>
        </w:rPr>
      </w:pPr>
      <w:r w:rsidRPr="00912EFB">
        <w:rPr>
          <w:rFonts w:ascii="Times New Roman" w:eastAsia="Times New Roman" w:hAnsi="Times New Roman" w:cs="Times New Roman"/>
          <w:sz w:val="24"/>
          <w:szCs w:val="24"/>
        </w:rPr>
        <w:t xml:space="preserve">In this study, we build upon the temporal beta diversity indices framework to develop and apply a method, Temporal Genetic diversity Indices (TGI), to quantify and statistically assess temporal variation in spatial genetic diversity. Quantifying relative temporal genetic change among locations will allow us to infer past demographic events. Persisting spatial legacies in genetic diversity can also be used to identify sites that were most strongly impacted by previous demographic events. Such spatial legacies could also highlight which sites should be investigated if managers are not aware of an </w:t>
      </w:r>
      <w:r w:rsidRPr="00912EFB">
        <w:rPr>
          <w:rFonts w:ascii="Times New Roman" w:eastAsia="Times New Roman" w:hAnsi="Times New Roman" w:cs="Times New Roman"/>
          <w:iCs/>
          <w:sz w:val="24"/>
          <w:szCs w:val="24"/>
        </w:rPr>
        <w:t xml:space="preserve">a priori known demographic </w:t>
      </w:r>
      <w:r w:rsidRPr="00912EFB">
        <w:rPr>
          <w:rFonts w:ascii="Times New Roman" w:eastAsia="Times New Roman" w:hAnsi="Times New Roman" w:cs="Times New Roman"/>
          <w:sz w:val="24"/>
          <w:szCs w:val="24"/>
        </w:rPr>
        <w:t xml:space="preserve">event. To demonstrate the effectiveness and applicability of the approach we used a spatially-explicit gene flow simulator </w:t>
      </w:r>
      <w:r w:rsidRPr="00912EFB">
        <w:rPr>
          <w:rFonts w:ascii="Times New Roman" w:eastAsia="Times New Roman" w:hAnsi="Times New Roman" w:cs="Times New Roman"/>
          <w:sz w:val="24"/>
          <w:szCs w:val="24"/>
        </w:rPr>
        <w:fldChar w:fldCharType="begin" w:fldLock="1"/>
      </w:r>
      <w:r w:rsidRPr="00912EFB">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Pr="00912EFB">
        <w:rPr>
          <w:rFonts w:ascii="Times New Roman" w:eastAsia="Times New Roman" w:hAnsi="Times New Roman" w:cs="Times New Roman"/>
          <w:sz w:val="24"/>
          <w:szCs w:val="24"/>
        </w:rPr>
        <w:fldChar w:fldCharType="separate"/>
      </w:r>
      <w:r w:rsidRPr="00912EFB">
        <w:rPr>
          <w:rFonts w:ascii="Times New Roman" w:eastAsia="Times New Roman" w:hAnsi="Times New Roman" w:cs="Times New Roman"/>
          <w:noProof/>
          <w:sz w:val="24"/>
          <w:szCs w:val="24"/>
        </w:rPr>
        <w:t>(Landguth, Bearlin, Day, &amp; Dunham, 2017)</w:t>
      </w:r>
      <w:r w:rsidRPr="00912EFB">
        <w:rPr>
          <w:rFonts w:ascii="Times New Roman" w:eastAsia="Times New Roman" w:hAnsi="Times New Roman" w:cs="Times New Roman"/>
          <w:sz w:val="24"/>
          <w:szCs w:val="24"/>
        </w:rPr>
        <w:fldChar w:fldCharType="end"/>
      </w:r>
      <w:r w:rsidRPr="00912EFB">
        <w:rPr>
          <w:rFonts w:ascii="Times New Roman" w:eastAsia="Times New Roman" w:hAnsi="Times New Roman" w:cs="Times New Roman"/>
          <w:sz w:val="24"/>
          <w:szCs w:val="24"/>
        </w:rPr>
        <w:t>. We simulated multiple scenarios in which portions of a landscape are affected by different non-selective demographic changes</w:t>
      </w:r>
      <w:r w:rsidRPr="00912EFB">
        <w:rPr>
          <w:rStyle w:val="Marquedecommentaire"/>
          <w:rFonts w:ascii="Times New Roman" w:hAnsi="Times New Roman" w:cs="Times New Roman"/>
          <w:sz w:val="24"/>
          <w:szCs w:val="24"/>
        </w:rPr>
        <w:t>.</w:t>
      </w:r>
      <w:r w:rsidRPr="00912EFB">
        <w:rPr>
          <w:rFonts w:ascii="Times New Roman" w:eastAsia="Times New Roman" w:hAnsi="Times New Roman" w:cs="Times New Roman"/>
          <w:sz w:val="24"/>
          <w:szCs w:val="24"/>
        </w:rPr>
        <w:t xml:space="preserve"> We then used TGI to measure changes in genetic make-up of our populations, and evaluated the power and error rates associated with this approach. </w:t>
      </w:r>
      <w:r w:rsidRPr="00912EFB">
        <w:rPr>
          <w:rFonts w:ascii="Times New Roman" w:hAnsi="Times New Roman" w:cs="Times New Roman"/>
          <w:sz w:val="24"/>
          <w:szCs w:val="24"/>
        </w:rPr>
        <w:t>The goal of our approach is to help researchers with limited time series of genetic data, to identify whether substantial change has occurred in one of the population they studied.</w:t>
      </w:r>
    </w:p>
    <w:p w:rsidR="00912EFB" w:rsidRPr="00912EFB" w:rsidRDefault="00912EFB" w:rsidP="00912EFB">
      <w:pPr>
        <w:spacing w:before="240" w:after="240" w:line="480" w:lineRule="auto"/>
        <w:rPr>
          <w:rFonts w:ascii="Times New Roman" w:eastAsia="Times New Roman" w:hAnsi="Times New Roman" w:cs="Times New Roman"/>
          <w:sz w:val="24"/>
          <w:szCs w:val="24"/>
        </w:rPr>
      </w:pPr>
      <w:r w:rsidRPr="00912EFB">
        <w:rPr>
          <w:rFonts w:ascii="Times New Roman" w:eastAsia="Times New Roman" w:hAnsi="Times New Roman" w:cs="Times New Roman"/>
          <w:sz w:val="24"/>
          <w:szCs w:val="24"/>
        </w:rPr>
        <w:lastRenderedPageBreak/>
        <w:t>In testing the performance of our TGI approach, we explored how dispersal ability, the number of populations affected a demographic event, and time between two sampling efforts, affected temporal variation in genetic diversity. We also explored how different permutation algorithms in our framework affected our ability to identify statistically significant deviation from neutral expectations, based on simulated processes such as genetic drift. Performance was quantified using standard false positive/negative rates binary classification. We predicted that performance would be lower with increasing dispersal ability because of the homogenizing effect of a higher gene flow. We predict that the longer the time between samplings, regardless of when an event occurred between them, the harder it will be to identify where and when a demographic event occurred. Finally, we briefly showed that TGI testing works on microsatellite data.</w:t>
      </w:r>
    </w:p>
    <w:bookmarkEnd w:id="0"/>
    <w:p w:rsidR="00817242" w:rsidRDefault="00817242"/>
    <w:sectPr w:rsidR="008172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c1NTOyMLGwMDEyMzFS0lEKTi0uzszPAykwrAUAiIoWjCwAAAA="/>
  </w:docVars>
  <w:rsids>
    <w:rsidRoot w:val="00912EFB"/>
    <w:rsid w:val="00817242"/>
    <w:rsid w:val="00912E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5301B0B-CD50-445A-A6F8-D68D9EF30D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2EFB"/>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912EFB"/>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6565</Words>
  <Characters>94425</Characters>
  <Application>Microsoft Office Word</Application>
  <DocSecurity>0</DocSecurity>
  <Lines>786</Lines>
  <Paragraphs>221</Paragraphs>
  <ScaleCrop>false</ScaleCrop>
  <Company/>
  <LinksUpToDate>false</LinksUpToDate>
  <CharactersWithSpaces>110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1</cp:revision>
  <dcterms:created xsi:type="dcterms:W3CDTF">2019-11-06T23:24:00Z</dcterms:created>
  <dcterms:modified xsi:type="dcterms:W3CDTF">2019-11-06T23:25:00Z</dcterms:modified>
</cp:coreProperties>
</file>